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36EF0D" w14:textId="00F3C480" w:rsidR="00961BF3" w:rsidRPr="00A538AE" w:rsidRDefault="00DB39A7" w:rsidP="00A538AE">
      <w:pPr>
        <w:jc w:val="center"/>
        <w:rPr>
          <w:rFonts w:ascii="Arial" w:hAnsi="Arial" w:cs="Arial"/>
          <w:b/>
          <w:sz w:val="28"/>
          <w:szCs w:val="28"/>
        </w:rPr>
      </w:pPr>
      <w:bookmarkStart w:id="0" w:name="_GoBack"/>
      <w:bookmarkEnd w:id="0"/>
      <w:r w:rsidRPr="00A538AE">
        <w:rPr>
          <w:rFonts w:ascii="Arial" w:hAnsi="Arial" w:cs="Arial"/>
          <w:b/>
          <w:sz w:val="28"/>
          <w:szCs w:val="28"/>
        </w:rPr>
        <w:t>Incorporating Satellite Observations into</w:t>
      </w:r>
      <w:r w:rsidR="004B5424" w:rsidRPr="00A538AE">
        <w:rPr>
          <w:rFonts w:ascii="Arial" w:hAnsi="Arial" w:cs="Arial"/>
          <w:b/>
          <w:sz w:val="28"/>
          <w:szCs w:val="28"/>
        </w:rPr>
        <w:t xml:space="preserve"> a Volcanic Ash Dispersion Ensemble Prediction System</w:t>
      </w:r>
    </w:p>
    <w:p w14:paraId="33146562" w14:textId="18A48830" w:rsidR="004B5424" w:rsidRPr="00A538AE" w:rsidRDefault="004B5424" w:rsidP="00A538AE">
      <w:pPr>
        <w:pStyle w:val="NoSpacing"/>
        <w:spacing w:after="240"/>
        <w:jc w:val="center"/>
        <w:rPr>
          <w:rFonts w:ascii="Times New Roman" w:hAnsi="Times New Roman" w:cs="Times New Roman"/>
          <w:b/>
          <w:sz w:val="24"/>
          <w:szCs w:val="24"/>
        </w:rPr>
      </w:pPr>
      <w:r w:rsidRPr="00A538AE">
        <w:rPr>
          <w:rFonts w:ascii="Times New Roman" w:hAnsi="Times New Roman" w:cs="Times New Roman"/>
          <w:b/>
          <w:sz w:val="24"/>
          <w:szCs w:val="24"/>
        </w:rPr>
        <w:t>C Lucas</w:t>
      </w:r>
      <w:r w:rsidR="00A538AE">
        <w:rPr>
          <w:rFonts w:ascii="Times New Roman" w:hAnsi="Times New Roman" w:cs="Times New Roman"/>
          <w:b/>
          <w:sz w:val="24"/>
          <w:szCs w:val="24"/>
          <w:vertAlign w:val="superscript"/>
        </w:rPr>
        <w:t>1</w:t>
      </w:r>
      <w:r w:rsidRPr="00A538AE">
        <w:rPr>
          <w:rFonts w:ascii="Times New Roman" w:hAnsi="Times New Roman" w:cs="Times New Roman"/>
          <w:b/>
          <w:sz w:val="24"/>
          <w:szCs w:val="24"/>
        </w:rPr>
        <w:t>, M Zidikheri</w:t>
      </w:r>
      <w:r w:rsidR="00A538AE">
        <w:rPr>
          <w:rFonts w:ascii="Times New Roman" w:hAnsi="Times New Roman" w:cs="Times New Roman"/>
          <w:b/>
          <w:sz w:val="24"/>
          <w:szCs w:val="24"/>
          <w:vertAlign w:val="superscript"/>
        </w:rPr>
        <w:t>1</w:t>
      </w:r>
      <w:r w:rsidRPr="00A538AE">
        <w:rPr>
          <w:rFonts w:ascii="Times New Roman" w:hAnsi="Times New Roman" w:cs="Times New Roman"/>
          <w:b/>
          <w:sz w:val="24"/>
          <w:szCs w:val="24"/>
        </w:rPr>
        <w:t>, M Manickam</w:t>
      </w:r>
      <w:r w:rsidR="00A538AE">
        <w:rPr>
          <w:rFonts w:ascii="Times New Roman" w:hAnsi="Times New Roman" w:cs="Times New Roman"/>
          <w:b/>
          <w:sz w:val="24"/>
          <w:szCs w:val="24"/>
          <w:vertAlign w:val="superscript"/>
        </w:rPr>
        <w:t>1</w:t>
      </w:r>
      <w:r w:rsidRPr="00A538AE">
        <w:rPr>
          <w:rFonts w:ascii="Times New Roman" w:hAnsi="Times New Roman" w:cs="Times New Roman"/>
          <w:b/>
          <w:sz w:val="24"/>
          <w:szCs w:val="24"/>
        </w:rPr>
        <w:t>, R Potts</w:t>
      </w:r>
      <w:r w:rsidR="00A538AE">
        <w:rPr>
          <w:rFonts w:ascii="Times New Roman" w:hAnsi="Times New Roman" w:cs="Times New Roman"/>
          <w:b/>
          <w:sz w:val="24"/>
          <w:szCs w:val="24"/>
          <w:vertAlign w:val="superscript"/>
        </w:rPr>
        <w:t>1</w:t>
      </w:r>
      <w:r w:rsidR="00A538AE" w:rsidRPr="00A538AE">
        <w:rPr>
          <w:rFonts w:ascii="Times New Roman" w:hAnsi="Times New Roman" w:cs="Times New Roman"/>
          <w:b/>
          <w:sz w:val="24"/>
          <w:szCs w:val="24"/>
        </w:rPr>
        <w:t>, M Carroll</w:t>
      </w:r>
      <w:r w:rsidR="00A538AE">
        <w:rPr>
          <w:rFonts w:ascii="Times New Roman" w:hAnsi="Times New Roman" w:cs="Times New Roman"/>
          <w:b/>
          <w:sz w:val="24"/>
          <w:szCs w:val="24"/>
          <w:vertAlign w:val="superscript"/>
        </w:rPr>
        <w:t>2</w:t>
      </w:r>
    </w:p>
    <w:p w14:paraId="77412A29" w14:textId="31D40767" w:rsidR="004B5424" w:rsidRDefault="00A538AE" w:rsidP="00A538AE">
      <w:pPr>
        <w:pStyle w:val="NoSpacing"/>
        <w:jc w:val="center"/>
        <w:rPr>
          <w:rFonts w:ascii="Times New Roman" w:hAnsi="Times New Roman" w:cs="Times New Roman"/>
          <w:i/>
        </w:rPr>
      </w:pPr>
      <w:r>
        <w:rPr>
          <w:rFonts w:ascii="Times New Roman" w:hAnsi="Times New Roman" w:cs="Times New Roman"/>
          <w:i/>
          <w:vertAlign w:val="superscript"/>
        </w:rPr>
        <w:t>1</w:t>
      </w:r>
      <w:r w:rsidR="004B5424" w:rsidRPr="00A538AE">
        <w:rPr>
          <w:rFonts w:ascii="Times New Roman" w:hAnsi="Times New Roman" w:cs="Times New Roman"/>
          <w:i/>
        </w:rPr>
        <w:t>Science to Services</w:t>
      </w:r>
      <w:r w:rsidRPr="00A538AE">
        <w:rPr>
          <w:rFonts w:ascii="Times New Roman" w:hAnsi="Times New Roman" w:cs="Times New Roman"/>
          <w:i/>
        </w:rPr>
        <w:t xml:space="preserve">, </w:t>
      </w:r>
      <w:r w:rsidR="004B5424" w:rsidRPr="00A538AE">
        <w:rPr>
          <w:rFonts w:ascii="Times New Roman" w:hAnsi="Times New Roman" w:cs="Times New Roman"/>
          <w:i/>
        </w:rPr>
        <w:t>Bureau of Meteorology</w:t>
      </w:r>
      <w:r w:rsidRPr="00A538AE">
        <w:rPr>
          <w:rFonts w:ascii="Times New Roman" w:hAnsi="Times New Roman" w:cs="Times New Roman"/>
          <w:i/>
        </w:rPr>
        <w:t xml:space="preserve">, </w:t>
      </w:r>
      <w:r w:rsidR="004B5424" w:rsidRPr="00A538AE">
        <w:rPr>
          <w:rFonts w:ascii="Times New Roman" w:hAnsi="Times New Roman" w:cs="Times New Roman"/>
          <w:i/>
        </w:rPr>
        <w:t>Melbourne, VIC</w:t>
      </w:r>
    </w:p>
    <w:p w14:paraId="2E2CCCD7" w14:textId="7D06701B" w:rsidR="00A538AE" w:rsidRPr="00A538AE" w:rsidRDefault="00A538AE" w:rsidP="00A538AE">
      <w:pPr>
        <w:pStyle w:val="NoSpacing"/>
        <w:jc w:val="center"/>
        <w:rPr>
          <w:rFonts w:ascii="Times New Roman" w:hAnsi="Times New Roman" w:cs="Times New Roman"/>
          <w:i/>
        </w:rPr>
      </w:pPr>
      <w:r>
        <w:rPr>
          <w:rFonts w:ascii="Times New Roman" w:hAnsi="Times New Roman" w:cs="Times New Roman"/>
          <w:i/>
          <w:vertAlign w:val="superscript"/>
        </w:rPr>
        <w:t>2</w:t>
      </w:r>
      <w:r>
        <w:rPr>
          <w:rFonts w:ascii="Times New Roman" w:hAnsi="Times New Roman" w:cs="Times New Roman"/>
          <w:i/>
        </w:rPr>
        <w:t>Data and Digital Group, Bureau of Meteorology, Melbourne, VIC</w:t>
      </w:r>
    </w:p>
    <w:p w14:paraId="376982A5" w14:textId="77777777" w:rsidR="004B5424" w:rsidRDefault="004B5424" w:rsidP="004B5424"/>
    <w:p w14:paraId="7C1CE702" w14:textId="041FE599" w:rsidR="004B5424" w:rsidRPr="001B666D" w:rsidRDefault="004B5424" w:rsidP="001B666D">
      <w:pPr>
        <w:jc w:val="both"/>
        <w:rPr>
          <w:rFonts w:ascii="Times New Roman" w:hAnsi="Times New Roman" w:cs="Times New Roman"/>
        </w:rPr>
      </w:pPr>
      <w:r w:rsidRPr="001B666D">
        <w:rPr>
          <w:rFonts w:ascii="Times New Roman" w:hAnsi="Times New Roman" w:cs="Times New Roman"/>
        </w:rPr>
        <w:t>In support of the operations in the Darwin Volcanic Ash Advisory Centre</w:t>
      </w:r>
      <w:r w:rsidR="00450A70" w:rsidRPr="001B666D">
        <w:rPr>
          <w:rFonts w:ascii="Times New Roman" w:hAnsi="Times New Roman" w:cs="Times New Roman"/>
        </w:rPr>
        <w:t xml:space="preserve"> (VAAC)</w:t>
      </w:r>
      <w:r w:rsidRPr="001B666D">
        <w:rPr>
          <w:rFonts w:ascii="Times New Roman" w:hAnsi="Times New Roman" w:cs="Times New Roman"/>
        </w:rPr>
        <w:t>, the Bureau</w:t>
      </w:r>
      <w:r w:rsidR="006E6A6D" w:rsidRPr="001B666D">
        <w:rPr>
          <w:rFonts w:ascii="Times New Roman" w:hAnsi="Times New Roman" w:cs="Times New Roman"/>
        </w:rPr>
        <w:t xml:space="preserve"> of Meteorology (BoM)</w:t>
      </w:r>
      <w:r w:rsidRPr="001B666D">
        <w:rPr>
          <w:rFonts w:ascii="Times New Roman" w:hAnsi="Times New Roman" w:cs="Times New Roman"/>
        </w:rPr>
        <w:t xml:space="preserve"> is investing in the development of </w:t>
      </w:r>
      <w:r w:rsidR="001B666D">
        <w:rPr>
          <w:rFonts w:ascii="Times New Roman" w:hAnsi="Times New Roman" w:cs="Times New Roman"/>
        </w:rPr>
        <w:t xml:space="preserve">the </w:t>
      </w:r>
      <w:r w:rsidRPr="001B666D">
        <w:rPr>
          <w:rFonts w:ascii="Times New Roman" w:hAnsi="Times New Roman" w:cs="Times New Roman"/>
        </w:rPr>
        <w:t>Dispersion Ensemble Prediction System (DEPS)</w:t>
      </w:r>
      <w:r w:rsidR="001B666D">
        <w:rPr>
          <w:rFonts w:ascii="Times New Roman" w:hAnsi="Times New Roman" w:cs="Times New Roman"/>
        </w:rPr>
        <w:t>, an operational modelling system for the forecasts</w:t>
      </w:r>
      <w:r w:rsidRPr="001B666D">
        <w:rPr>
          <w:rFonts w:ascii="Times New Roman" w:hAnsi="Times New Roman" w:cs="Times New Roman"/>
        </w:rPr>
        <w:t xml:space="preserve"> </w:t>
      </w:r>
      <w:r w:rsidR="001B666D">
        <w:rPr>
          <w:rFonts w:ascii="Times New Roman" w:hAnsi="Times New Roman" w:cs="Times New Roman"/>
        </w:rPr>
        <w:t>of</w:t>
      </w:r>
      <w:r w:rsidRPr="001B666D">
        <w:rPr>
          <w:rFonts w:ascii="Times New Roman" w:hAnsi="Times New Roman" w:cs="Times New Roman"/>
        </w:rPr>
        <w:t xml:space="preserve"> </w:t>
      </w:r>
      <w:r w:rsidR="00DE35F4" w:rsidRPr="001B666D">
        <w:rPr>
          <w:rFonts w:ascii="Times New Roman" w:hAnsi="Times New Roman" w:cs="Times New Roman"/>
        </w:rPr>
        <w:t>v</w:t>
      </w:r>
      <w:r w:rsidRPr="001B666D">
        <w:rPr>
          <w:rFonts w:ascii="Times New Roman" w:hAnsi="Times New Roman" w:cs="Times New Roman"/>
        </w:rPr>
        <w:t xml:space="preserve">olcanic </w:t>
      </w:r>
      <w:r w:rsidR="00DE35F4" w:rsidRPr="001B666D">
        <w:rPr>
          <w:rFonts w:ascii="Times New Roman" w:hAnsi="Times New Roman" w:cs="Times New Roman"/>
        </w:rPr>
        <w:t>a</w:t>
      </w:r>
      <w:r w:rsidRPr="001B666D">
        <w:rPr>
          <w:rFonts w:ascii="Times New Roman" w:hAnsi="Times New Roman" w:cs="Times New Roman"/>
        </w:rPr>
        <w:t>sh</w:t>
      </w:r>
      <w:r w:rsidR="005847D3">
        <w:rPr>
          <w:rFonts w:ascii="Times New Roman" w:hAnsi="Times New Roman" w:cs="Times New Roman"/>
        </w:rPr>
        <w:t xml:space="preserve"> </w:t>
      </w:r>
      <w:r w:rsidR="005847D3">
        <w:rPr>
          <w:rFonts w:ascii="Times New Roman" w:hAnsi="Times New Roman" w:cs="Times New Roman"/>
        </w:rPr>
        <w:fldChar w:fldCharType="begin" w:fldLock="1"/>
      </w:r>
      <w:r w:rsidR="005847D3">
        <w:rPr>
          <w:rFonts w:ascii="Times New Roman" w:hAnsi="Times New Roman" w:cs="Times New Roman"/>
        </w:rPr>
        <w:instrText>ADDIN CSL_CITATION { "citationItems" : [ { "id" : "ITEM-1", "itemData" : { "author" : [ { "dropping-particle" : "", "family" : "Potts", "given" : "Rodney", "non-dropping-particle" : "", "parse-names" : false, "suffix" : "" }, { "dropping-particle" : "", "family" : "Lucas", "given" : "Chris", "non-dropping-particle" : "", "parse-names" : false, "suffix" : "" }, { "dropping-particle" : "", "family" : "Dare", "given" : "Richard", "non-dropping-particle" : "", "parse-names" : false, "suffix" : "" }, { "dropping-particle" : "", "family" : "Manickam", "given" : "Mey", "non-dropping-particle" : "", "parse-names" : false, "suffix" : "" }, { "dropping-particle" : "", "family" : "Wain", "given" : "Alan", "non-dropping-particle" : "", "parse-names" : false, "suffix" : "" }, { "dropping-particle" : "", "family" : "Zidikheri", "given" : "Meelis", "non-dropping-particle" : "", "parse-names" : false, "suffix" : "" }, { "dropping-particle" : "", "family" : "Bear-Crozier", "given" : "Adele", "non-dropping-particle" : "", "parse-names" : false, "suffix" : "" } ], "container-title" : "WMO Aeronautical Meteorology Scientific Conference 2017 WMO Aeronautical Meteorology Scientific Conference 2017", "id" : "ITEM-1", "issue" : "November", "issued" : { "date-parts" : [ [ "2017" ] ] }, "title" : "Development of an ensemble-based volcanic ash dispersion model for operations at the Darwin VAAC", "type" : "article-journal" }, "uris" : [ "http://www.mendeley.com/documents/?uuid=aea935b5-5057-45f0-ae9c-47f4ba5ffc14" ] } ], "mendeley" : { "formattedCitation" : "(Potts et al. 2017)", "manualFormatting" : "(e.g. Potts et al. 2017)", "plainTextFormattedCitation" : "(Potts et al. 2017)", "previouslyFormattedCitation" : "(Potts et al. 2017)" }, "properties" : { "noteIndex" : 0 }, "schema" : "https://github.com/citation-style-language/schema/raw/master/csl-citation.json" }</w:instrText>
      </w:r>
      <w:r w:rsidR="005847D3">
        <w:rPr>
          <w:rFonts w:ascii="Times New Roman" w:hAnsi="Times New Roman" w:cs="Times New Roman"/>
        </w:rPr>
        <w:fldChar w:fldCharType="separate"/>
      </w:r>
      <w:r w:rsidR="005847D3" w:rsidRPr="005847D3">
        <w:rPr>
          <w:rFonts w:ascii="Times New Roman" w:hAnsi="Times New Roman" w:cs="Times New Roman"/>
          <w:noProof/>
        </w:rPr>
        <w:t>(</w:t>
      </w:r>
      <w:r w:rsidR="005847D3">
        <w:rPr>
          <w:rFonts w:ascii="Times New Roman" w:hAnsi="Times New Roman" w:cs="Times New Roman"/>
          <w:noProof/>
        </w:rPr>
        <w:t xml:space="preserve">e.g. </w:t>
      </w:r>
      <w:r w:rsidR="005847D3" w:rsidRPr="005847D3">
        <w:rPr>
          <w:rFonts w:ascii="Times New Roman" w:hAnsi="Times New Roman" w:cs="Times New Roman"/>
          <w:noProof/>
        </w:rPr>
        <w:t>Potts et al. 2017)</w:t>
      </w:r>
      <w:r w:rsidR="005847D3">
        <w:rPr>
          <w:rFonts w:ascii="Times New Roman" w:hAnsi="Times New Roman" w:cs="Times New Roman"/>
        </w:rPr>
        <w:fldChar w:fldCharType="end"/>
      </w:r>
      <w:r w:rsidRPr="001B666D">
        <w:rPr>
          <w:rFonts w:ascii="Times New Roman" w:hAnsi="Times New Roman" w:cs="Times New Roman"/>
        </w:rPr>
        <w:t xml:space="preserve">. The </w:t>
      </w:r>
      <w:r w:rsidR="006E6A6D" w:rsidRPr="001B666D">
        <w:rPr>
          <w:rFonts w:ascii="Times New Roman" w:hAnsi="Times New Roman" w:cs="Times New Roman"/>
        </w:rPr>
        <w:t>current</w:t>
      </w:r>
      <w:r w:rsidRPr="001B666D">
        <w:rPr>
          <w:rFonts w:ascii="Times New Roman" w:hAnsi="Times New Roman" w:cs="Times New Roman"/>
        </w:rPr>
        <w:t xml:space="preserve"> version of DEPS uses an ensemble of NWP forecast</w:t>
      </w:r>
      <w:r w:rsidR="006E6A6D" w:rsidRPr="001B666D">
        <w:rPr>
          <w:rFonts w:ascii="Times New Roman" w:hAnsi="Times New Roman" w:cs="Times New Roman"/>
        </w:rPr>
        <w:t xml:space="preserve"> data,</w:t>
      </w:r>
      <w:r w:rsidRPr="001B666D">
        <w:rPr>
          <w:rFonts w:ascii="Times New Roman" w:hAnsi="Times New Roman" w:cs="Times New Roman"/>
        </w:rPr>
        <w:t xml:space="preserve"> </w:t>
      </w:r>
      <w:r w:rsidR="006E6A6D" w:rsidRPr="001B666D">
        <w:rPr>
          <w:rFonts w:ascii="Times New Roman" w:hAnsi="Times New Roman" w:cs="Times New Roman"/>
        </w:rPr>
        <w:t xml:space="preserve">mostly from the BoM's ACCESS model suite, to drive </w:t>
      </w:r>
      <w:r w:rsidR="00F1728F">
        <w:rPr>
          <w:rFonts w:ascii="Times New Roman" w:hAnsi="Times New Roman" w:cs="Times New Roman"/>
        </w:rPr>
        <w:t xml:space="preserve"> the National Oceanic and Atmospheric Administration's (NOAA)</w:t>
      </w:r>
      <w:r w:rsidRPr="001B666D">
        <w:rPr>
          <w:rFonts w:ascii="Times New Roman" w:hAnsi="Times New Roman" w:cs="Times New Roman"/>
        </w:rPr>
        <w:t xml:space="preserve"> </w:t>
      </w:r>
      <w:r w:rsidR="00F1728F" w:rsidRPr="00F1728F">
        <w:rPr>
          <w:rFonts w:ascii="Times New Roman" w:hAnsi="Times New Roman" w:cs="Times New Roman"/>
        </w:rPr>
        <w:t xml:space="preserve">Hybrid Single-Particle </w:t>
      </w:r>
      <w:proofErr w:type="spellStart"/>
      <w:r w:rsidR="00F1728F" w:rsidRPr="00F1728F">
        <w:rPr>
          <w:rFonts w:ascii="Times New Roman" w:hAnsi="Times New Roman" w:cs="Times New Roman"/>
        </w:rPr>
        <w:t>Lagrangian</w:t>
      </w:r>
      <w:proofErr w:type="spellEnd"/>
      <w:r w:rsidR="00F1728F" w:rsidRPr="00F1728F">
        <w:rPr>
          <w:rFonts w:ascii="Times New Roman" w:hAnsi="Times New Roman" w:cs="Times New Roman"/>
        </w:rPr>
        <w:t xml:space="preserve"> Integrated Trajectory</w:t>
      </w:r>
      <w:r w:rsidR="00F1728F">
        <w:rPr>
          <w:rFonts w:ascii="Times New Roman" w:hAnsi="Times New Roman" w:cs="Times New Roman"/>
        </w:rPr>
        <w:t xml:space="preserve"> (</w:t>
      </w:r>
      <w:r w:rsidRPr="001B666D">
        <w:rPr>
          <w:rFonts w:ascii="Times New Roman" w:hAnsi="Times New Roman" w:cs="Times New Roman"/>
        </w:rPr>
        <w:t>HYSPLIT</w:t>
      </w:r>
      <w:r w:rsidR="00F1728F">
        <w:rPr>
          <w:rFonts w:ascii="Times New Roman" w:hAnsi="Times New Roman" w:cs="Times New Roman"/>
        </w:rPr>
        <w:t>)</w:t>
      </w:r>
      <w:r w:rsidRPr="001B666D">
        <w:rPr>
          <w:rFonts w:ascii="Times New Roman" w:hAnsi="Times New Roman" w:cs="Times New Roman"/>
        </w:rPr>
        <w:t xml:space="preserve"> dispersion model</w:t>
      </w:r>
      <w:r w:rsidR="006E6A6D" w:rsidRPr="001B666D">
        <w:rPr>
          <w:rFonts w:ascii="Times New Roman" w:hAnsi="Times New Roman" w:cs="Times New Roman"/>
        </w:rPr>
        <w:t xml:space="preserve"> </w:t>
      </w:r>
      <w:r w:rsidR="00F1728F">
        <w:rPr>
          <w:rFonts w:ascii="Times New Roman" w:hAnsi="Times New Roman" w:cs="Times New Roman"/>
        </w:rPr>
        <w:fldChar w:fldCharType="begin" w:fldLock="1"/>
      </w:r>
      <w:r w:rsidR="00214E19">
        <w:rPr>
          <w:rFonts w:ascii="Times New Roman" w:hAnsi="Times New Roman" w:cs="Times New Roman"/>
        </w:rPr>
        <w:instrText>ADDIN CSL_CITATION { "citationItems" : [ { "id" : "ITEM-1", "itemData" : { "DOI" : "10.1175/BAMS-D-14-00110.1", "ISBN" : "0003-0007", "ISSN" : "00030007", "abstract" : "AbstractThe Hybrid Single-Particle Lagrangian Integrated Trajectory model (HYSPLIT), developed by NOAA\u2019s Air Resources Laboratory, is one of the most widely used models for atmospheric trajectory and dispersion calculations. We present the model\u2019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 "author" : [ { "dropping-particle" : "", "family" : "Stein", "given" : "A. F.", "non-dropping-particle" : "", "parse-names" : false, "suffix" : "" }, { "dropping-particle" : "", "family" : "Draxler", "given" : "R. R.", "non-dropping-particle" : "", "parse-names" : false, "suffix" : "" }, { "dropping-particle" : "", "family" : "Rolph", "given" : "G. D.", "non-dropping-particle" : "", "parse-names" : false, "suffix" : "" }, { "dropping-particle" : "", "family" : "Stunder", "given" : "B. J.B.", "non-dropping-particle" : "", "parse-names" : false, "suffix" : "" }, { "dropping-particle" : "", "family" : "Cohen", "given" : "M. D.", "non-dropping-particle" : "", "parse-names" : false, "suffix" : "" }, { "dropping-particle" : "", "family" : "Ngan", "given" : "F.", "non-dropping-particle" : "", "parse-names" : false, "suffix" : "" } ], "container-title" : "Bulletin of the American Meteorological Society", "id" : "ITEM-1", "issue" : "12", "issued" : { "date-parts" : [ [ "2015" ] ] }, "page" : "2059-2077", "title" : "NOAA's HYSPLIT atmospheric transport and dispersion modeling system", "type" : "article-journal", "volume" : "96" }, "uris" : [ "http://www.mendeley.com/documents/?uuid=9d8a0076-1e9b-4de9-8aa0-2d7aa94e612e" ] } ], "mendeley" : { "formattedCitation" : "(Stein et al. 2015)", "plainTextFormattedCitation" : "(Stein et al. 2015)", "previouslyFormattedCitation" : "(Stein et al. 2015)" }, "properties" : { "noteIndex" : 0 }, "schema" : "https://github.com/citation-style-language/schema/raw/master/csl-citation.json" }</w:instrText>
      </w:r>
      <w:r w:rsidR="00F1728F">
        <w:rPr>
          <w:rFonts w:ascii="Times New Roman" w:hAnsi="Times New Roman" w:cs="Times New Roman"/>
        </w:rPr>
        <w:fldChar w:fldCharType="separate"/>
      </w:r>
      <w:r w:rsidR="00F1728F" w:rsidRPr="00F1728F">
        <w:rPr>
          <w:rFonts w:ascii="Times New Roman" w:hAnsi="Times New Roman" w:cs="Times New Roman"/>
          <w:noProof/>
        </w:rPr>
        <w:t>(Stein et al. 2015)</w:t>
      </w:r>
      <w:r w:rsidR="00F1728F">
        <w:rPr>
          <w:rFonts w:ascii="Times New Roman" w:hAnsi="Times New Roman" w:cs="Times New Roman"/>
        </w:rPr>
        <w:fldChar w:fldCharType="end"/>
      </w:r>
      <w:r w:rsidR="00F1728F">
        <w:rPr>
          <w:rFonts w:ascii="Times New Roman" w:hAnsi="Times New Roman" w:cs="Times New Roman"/>
        </w:rPr>
        <w:t xml:space="preserve"> </w:t>
      </w:r>
      <w:r w:rsidR="006E6A6D" w:rsidRPr="001B666D">
        <w:rPr>
          <w:rFonts w:ascii="Times New Roman" w:hAnsi="Times New Roman" w:cs="Times New Roman"/>
        </w:rPr>
        <w:t xml:space="preserve">and produce a probabilistic forecast of ash dispersion that accounts for meteorological uncertainty. The ensemble is initialized from eruption parameters </w:t>
      </w:r>
      <w:r w:rsidR="001B666D">
        <w:rPr>
          <w:rFonts w:ascii="Times New Roman" w:hAnsi="Times New Roman" w:cs="Times New Roman"/>
        </w:rPr>
        <w:t>(</w:t>
      </w:r>
      <w:r w:rsidR="006E6A6D" w:rsidRPr="001B666D">
        <w:rPr>
          <w:rFonts w:ascii="Times New Roman" w:hAnsi="Times New Roman" w:cs="Times New Roman"/>
        </w:rPr>
        <w:t>e.</w:t>
      </w:r>
      <w:r w:rsidR="001B666D">
        <w:rPr>
          <w:rFonts w:ascii="Times New Roman" w:hAnsi="Times New Roman" w:cs="Times New Roman"/>
        </w:rPr>
        <w:t>g.</w:t>
      </w:r>
      <w:r w:rsidR="006E6A6D" w:rsidRPr="001B666D">
        <w:rPr>
          <w:rFonts w:ascii="Times New Roman" w:hAnsi="Times New Roman" w:cs="Times New Roman"/>
        </w:rPr>
        <w:t xml:space="preserve"> volcano, plume height) input by the user</w:t>
      </w:r>
      <w:r w:rsidR="00721B17" w:rsidRPr="001B666D">
        <w:rPr>
          <w:rFonts w:ascii="Times New Roman" w:hAnsi="Times New Roman" w:cs="Times New Roman"/>
        </w:rPr>
        <w:t xml:space="preserve"> via a web interface</w:t>
      </w:r>
      <w:r w:rsidR="006E6A6D" w:rsidRPr="001B666D">
        <w:rPr>
          <w:rFonts w:ascii="Times New Roman" w:hAnsi="Times New Roman" w:cs="Times New Roman"/>
        </w:rPr>
        <w:t>.</w:t>
      </w:r>
    </w:p>
    <w:p w14:paraId="3683C05D" w14:textId="5F77C674" w:rsidR="006E6A6D" w:rsidRPr="001B666D" w:rsidRDefault="006E6A6D" w:rsidP="001B666D">
      <w:pPr>
        <w:jc w:val="both"/>
        <w:rPr>
          <w:rFonts w:ascii="Times New Roman" w:hAnsi="Times New Roman" w:cs="Times New Roman"/>
        </w:rPr>
      </w:pPr>
      <w:r w:rsidRPr="001B666D">
        <w:rPr>
          <w:rFonts w:ascii="Times New Roman" w:hAnsi="Times New Roman" w:cs="Times New Roman"/>
        </w:rPr>
        <w:t>The next version of DEPS</w:t>
      </w:r>
      <w:r w:rsidR="007B6946" w:rsidRPr="001B666D">
        <w:rPr>
          <w:rFonts w:ascii="Times New Roman" w:hAnsi="Times New Roman" w:cs="Times New Roman"/>
        </w:rPr>
        <w:t>, currently in development,</w:t>
      </w:r>
      <w:r w:rsidRPr="001B666D">
        <w:rPr>
          <w:rFonts w:ascii="Times New Roman" w:hAnsi="Times New Roman" w:cs="Times New Roman"/>
        </w:rPr>
        <w:t xml:space="preserve"> extend</w:t>
      </w:r>
      <w:r w:rsidR="007B6946" w:rsidRPr="001B666D">
        <w:rPr>
          <w:rFonts w:ascii="Times New Roman" w:hAnsi="Times New Roman" w:cs="Times New Roman"/>
        </w:rPr>
        <w:t>s</w:t>
      </w:r>
      <w:r w:rsidRPr="001B666D">
        <w:rPr>
          <w:rFonts w:ascii="Times New Roman" w:hAnsi="Times New Roman" w:cs="Times New Roman"/>
        </w:rPr>
        <w:t xml:space="preserve"> its capability by accounting for uncertainties in the source term. This is being done through the assimilation of observations into the ensemble forecast. Observations </w:t>
      </w:r>
      <w:r w:rsidR="00450A70" w:rsidRPr="001B666D">
        <w:rPr>
          <w:rFonts w:ascii="Times New Roman" w:hAnsi="Times New Roman" w:cs="Times New Roman"/>
        </w:rPr>
        <w:t xml:space="preserve">potentially </w:t>
      </w:r>
      <w:r w:rsidRPr="001B666D">
        <w:rPr>
          <w:rFonts w:ascii="Times New Roman" w:hAnsi="Times New Roman" w:cs="Times New Roman"/>
        </w:rPr>
        <w:t xml:space="preserve">come </w:t>
      </w:r>
      <w:r w:rsidR="00450A70" w:rsidRPr="001B666D">
        <w:rPr>
          <w:rFonts w:ascii="Times New Roman" w:hAnsi="Times New Roman" w:cs="Times New Roman"/>
        </w:rPr>
        <w:t xml:space="preserve">from two sources: </w:t>
      </w:r>
      <w:proofErr w:type="spellStart"/>
      <w:r w:rsidR="00450A70" w:rsidRPr="001B666D">
        <w:rPr>
          <w:rFonts w:ascii="Times New Roman" w:hAnsi="Times New Roman" w:cs="Times New Roman"/>
        </w:rPr>
        <w:t>i</w:t>
      </w:r>
      <w:proofErr w:type="spellEnd"/>
      <w:r w:rsidR="00450A70" w:rsidRPr="001B666D">
        <w:rPr>
          <w:rFonts w:ascii="Times New Roman" w:hAnsi="Times New Roman" w:cs="Times New Roman"/>
        </w:rPr>
        <w:t xml:space="preserve">.) polygons of ash location produced by the VAAC as part of their advisories; and/or ii.) real time quantitative satellite ash retrievals from the </w:t>
      </w:r>
      <w:r w:rsidR="00A95861" w:rsidRPr="001B666D">
        <w:rPr>
          <w:rFonts w:ascii="Times New Roman" w:hAnsi="Times New Roman" w:cs="Times New Roman"/>
        </w:rPr>
        <w:t xml:space="preserve">NOAA </w:t>
      </w:r>
      <w:r w:rsidR="00F1728F">
        <w:rPr>
          <w:rFonts w:ascii="Times New Roman" w:hAnsi="Times New Roman" w:cs="Times New Roman"/>
        </w:rPr>
        <w:t>Volcanic Cloud Analysis Toolbox (</w:t>
      </w:r>
      <w:r w:rsidR="00450A70" w:rsidRPr="001B666D">
        <w:rPr>
          <w:rFonts w:ascii="Times New Roman" w:hAnsi="Times New Roman" w:cs="Times New Roman"/>
        </w:rPr>
        <w:t>VOLCAT</w:t>
      </w:r>
      <w:r w:rsidR="00F1728F">
        <w:rPr>
          <w:rFonts w:ascii="Times New Roman" w:hAnsi="Times New Roman" w:cs="Times New Roman"/>
        </w:rPr>
        <w:t>)</w:t>
      </w:r>
      <w:r w:rsidR="00450A70" w:rsidRPr="001B666D">
        <w:rPr>
          <w:rFonts w:ascii="Times New Roman" w:hAnsi="Times New Roman" w:cs="Times New Roman"/>
        </w:rPr>
        <w:t xml:space="preserve"> system</w:t>
      </w:r>
      <w:r w:rsidR="00214E19">
        <w:rPr>
          <w:rFonts w:ascii="Times New Roman" w:hAnsi="Times New Roman" w:cs="Times New Roman"/>
        </w:rPr>
        <w:t xml:space="preserve"> </w:t>
      </w:r>
      <w:r w:rsidR="00214E19">
        <w:rPr>
          <w:rFonts w:ascii="Times New Roman" w:hAnsi="Times New Roman" w:cs="Times New Roman"/>
        </w:rPr>
        <w:fldChar w:fldCharType="begin" w:fldLock="1"/>
      </w:r>
      <w:r w:rsidR="005847D3">
        <w:rPr>
          <w:rFonts w:ascii="Times New Roman" w:hAnsi="Times New Roman" w:cs="Times New Roman"/>
        </w:rPr>
        <w:instrText>ADDIN CSL_CITATION { "citationItems" : [ { "id" : "ITEM-1", "itemData" : { "abstract" : "Volcanic clouds, which are an aviation hazard, are complex and the background\r\nenvironment in which they reside can be as well. Thus, sophisticated, automated, remote\r\nsensing algorithms are needed to transform large volumes of satellite data into actionable\r\ninformation for increasing the timeliness and value of volcanic ash advisories and\r\nforecasts. The need for automated algorithms has never been greater, as data volumes are\r\nsignificantly increasing with the advent of the next generation of operational\r\nmeteorological satellites. In addition, no single satellite sensor provides optimal spatial,\r\ntemporal, and spectral capabilities for accurately detecting and characterizing all types of\r\nvolcanic clouds. In an effort to fully utilize next generation geostationary and low earth\r\norbit satellite measurements for real-time volcanic cloud applications, National Oceanic\r\nand Atmospheric Administration (NOAA), in collaboration with the University of\r\nWisconsin, has developed the Volcanic Cloud Analysis Toolkit (VOLCAT). VOLCAT\r\nutilizes many different satellite sensors to generate alerts when volcanic unrest or an\r\neruption is detected. VOLCAT also automatically tracks and characterizes volcanic\r\nclouds and provides information needed to constrain and validate dispersion model\r\nforecasts. Through advanced use of spectral, spatial, and temporal information, the\r\nVOLCAT algorithms are capable of automatically detecting a broad range of volcanic\r\nclouds, including opaque multi-component (ash, ice, and SO2 ) clouds. Several Volcanic\r\nAsh Advisory Centers and volcano observatories utilize VOLCAT products. An\r\noverview of the unique VOLCAT algorithm suite, along with examples that illustrate the\r\nbenefits of next generation satellites and a multi-sensor approach, will be presented.\r\n - Indicates paper has been withdrawn from meeting", "author" : [ { "dropping-particle" : "", "family" : "Pavolonis", "given" : "Michael J.", "non-dropping-particle" : "", "parse-names" : false, "suffix" : "" }, { "dropping-particle" : "", "family" : "Sieglaff", "given" : "J.", "non-dropping-particle" : "", "parse-names" : false, "suffix" : "" }, { "dropping-particle" : "", "family" : "Cintineo", "given" : "J.L.", "non-dropping-particle" : "", "parse-names" : false, "suffix" : "" } ], "container-title" : "22nd Conference on Satellite Meteorology and Oceanography", "id" : "ITEM-1", "issued" : { "date-parts" : [ [ "2018", "1", "10" ] ] }, "publisher" : "AMS", "publisher-place" : "Austin, Tx", "title" : "Automated Volcanic Cloud Identification, Tracking, and Characterization Using JPSS and GOES-R", "type" : "paper-conference" }, "uris" : [ "http://www.mendeley.com/documents/?uuid=1f496b1a-5db2-3d2d-9eb9-74e1d876c1c4" ] } ], "mendeley" : { "formattedCitation" : "(Pavolonis et al. 2018)", "manualFormatting" : "(e.g. Pavolonis et al. 2018)", "plainTextFormattedCitation" : "(Pavolonis et al. 2018)", "previouslyFormattedCitation" : "(Pavolonis et al. 2018)" }, "properties" : { "noteIndex" : 0 }, "schema" : "https://github.com/citation-style-language/schema/raw/master/csl-citation.json" }</w:instrText>
      </w:r>
      <w:r w:rsidR="00214E19">
        <w:rPr>
          <w:rFonts w:ascii="Times New Roman" w:hAnsi="Times New Roman" w:cs="Times New Roman"/>
        </w:rPr>
        <w:fldChar w:fldCharType="separate"/>
      </w:r>
      <w:r w:rsidR="00214E19" w:rsidRPr="00214E19">
        <w:rPr>
          <w:rFonts w:ascii="Times New Roman" w:hAnsi="Times New Roman" w:cs="Times New Roman"/>
          <w:noProof/>
        </w:rPr>
        <w:t>(</w:t>
      </w:r>
      <w:r w:rsidR="00214E19">
        <w:rPr>
          <w:rFonts w:ascii="Times New Roman" w:hAnsi="Times New Roman" w:cs="Times New Roman"/>
          <w:noProof/>
        </w:rPr>
        <w:t xml:space="preserve">e.g. </w:t>
      </w:r>
      <w:r w:rsidR="00214E19" w:rsidRPr="00214E19">
        <w:rPr>
          <w:rFonts w:ascii="Times New Roman" w:hAnsi="Times New Roman" w:cs="Times New Roman"/>
          <w:noProof/>
        </w:rPr>
        <w:t>Pavolonis et al. 2018)</w:t>
      </w:r>
      <w:r w:rsidR="00214E19">
        <w:rPr>
          <w:rFonts w:ascii="Times New Roman" w:hAnsi="Times New Roman" w:cs="Times New Roman"/>
        </w:rPr>
        <w:fldChar w:fldCharType="end"/>
      </w:r>
      <w:r w:rsidR="00450A70" w:rsidRPr="001B666D">
        <w:rPr>
          <w:rFonts w:ascii="Times New Roman" w:hAnsi="Times New Roman" w:cs="Times New Roman"/>
        </w:rPr>
        <w:t xml:space="preserve">. Incorporating both types of observations will allow for </w:t>
      </w:r>
      <w:r w:rsidR="00DE35F4" w:rsidRPr="001B666D">
        <w:rPr>
          <w:rFonts w:ascii="Times New Roman" w:hAnsi="Times New Roman" w:cs="Times New Roman"/>
        </w:rPr>
        <w:t xml:space="preserve">probabilistic </w:t>
      </w:r>
      <w:r w:rsidR="00450A70" w:rsidRPr="001B666D">
        <w:rPr>
          <w:rFonts w:ascii="Times New Roman" w:hAnsi="Times New Roman" w:cs="Times New Roman"/>
        </w:rPr>
        <w:t xml:space="preserve">estimates of the top and bottom heights of the plume </w:t>
      </w:r>
      <w:r w:rsidR="00DE35F4" w:rsidRPr="001B666D">
        <w:rPr>
          <w:rFonts w:ascii="Times New Roman" w:hAnsi="Times New Roman" w:cs="Times New Roman"/>
        </w:rPr>
        <w:t xml:space="preserve">along with </w:t>
      </w:r>
      <w:r w:rsidR="00450A70" w:rsidRPr="001B666D">
        <w:rPr>
          <w:rFonts w:ascii="Times New Roman" w:hAnsi="Times New Roman" w:cs="Times New Roman"/>
        </w:rPr>
        <w:t xml:space="preserve">quantitative estimates of the </w:t>
      </w:r>
      <w:r w:rsidR="00DE35F4" w:rsidRPr="001B666D">
        <w:rPr>
          <w:rFonts w:ascii="Times New Roman" w:hAnsi="Times New Roman" w:cs="Times New Roman"/>
        </w:rPr>
        <w:t xml:space="preserve">ash </w:t>
      </w:r>
      <w:r w:rsidR="00450A70" w:rsidRPr="001B666D">
        <w:rPr>
          <w:rFonts w:ascii="Times New Roman" w:hAnsi="Times New Roman" w:cs="Times New Roman"/>
        </w:rPr>
        <w:t>mass loading or concentration</w:t>
      </w:r>
      <w:r w:rsidR="00DE35F4" w:rsidRPr="001B666D">
        <w:rPr>
          <w:rFonts w:ascii="Times New Roman" w:hAnsi="Times New Roman" w:cs="Times New Roman"/>
        </w:rPr>
        <w:t>. These products are highly desired by the aviation industry to help manage the risks for flight operations and to ensure safety.</w:t>
      </w:r>
    </w:p>
    <w:p w14:paraId="4C7367C9" w14:textId="47A45ED0" w:rsidR="00DE35F4" w:rsidRDefault="00A95861" w:rsidP="001B666D">
      <w:pPr>
        <w:jc w:val="both"/>
        <w:rPr>
          <w:rFonts w:ascii="Times New Roman" w:hAnsi="Times New Roman" w:cs="Times New Roman"/>
        </w:rPr>
      </w:pPr>
      <w:r w:rsidRPr="001B666D">
        <w:rPr>
          <w:rFonts w:ascii="Times New Roman" w:hAnsi="Times New Roman" w:cs="Times New Roman"/>
        </w:rPr>
        <w:t>The performance of the system will be discussed in the relation to the eruption of Mt. Merapi in central Java</w:t>
      </w:r>
      <w:r w:rsidR="00655467" w:rsidRPr="001B666D">
        <w:rPr>
          <w:rFonts w:ascii="Times New Roman" w:hAnsi="Times New Roman" w:cs="Times New Roman"/>
        </w:rPr>
        <w:t>, Indonesia</w:t>
      </w:r>
      <w:r w:rsidRPr="001B666D">
        <w:rPr>
          <w:rFonts w:ascii="Times New Roman" w:hAnsi="Times New Roman" w:cs="Times New Roman"/>
        </w:rPr>
        <w:t xml:space="preserve"> on 11 May 2018, a short-lived eruption that extended a plume to approximately 8 km height. While the impacts of this event </w:t>
      </w:r>
      <w:r w:rsidR="00286138" w:rsidRPr="001B666D">
        <w:rPr>
          <w:rFonts w:ascii="Times New Roman" w:hAnsi="Times New Roman" w:cs="Times New Roman"/>
        </w:rPr>
        <w:t>to</w:t>
      </w:r>
      <w:r w:rsidRPr="001B666D">
        <w:rPr>
          <w:rFonts w:ascii="Times New Roman" w:hAnsi="Times New Roman" w:cs="Times New Roman"/>
        </w:rPr>
        <w:t xml:space="preserve"> aviation were localized, the relatively dry and mostly cirrus-free atmosphere at the time allowed for consistent, good-quality VOLCAT retrievals for over 6 hours</w:t>
      </w:r>
      <w:r w:rsidR="007B6946" w:rsidRPr="001B666D">
        <w:rPr>
          <w:rFonts w:ascii="Times New Roman" w:hAnsi="Times New Roman" w:cs="Times New Roman"/>
        </w:rPr>
        <w:t xml:space="preserve"> </w:t>
      </w:r>
      <w:r w:rsidR="00286138" w:rsidRPr="001B666D">
        <w:rPr>
          <w:rFonts w:ascii="Times New Roman" w:hAnsi="Times New Roman" w:cs="Times New Roman"/>
        </w:rPr>
        <w:t>and</w:t>
      </w:r>
      <w:r w:rsidR="007B6946" w:rsidRPr="001B666D">
        <w:rPr>
          <w:rFonts w:ascii="Times New Roman" w:hAnsi="Times New Roman" w:cs="Times New Roman"/>
        </w:rPr>
        <w:t xml:space="preserve"> provides an excellent opportunity to evaluate </w:t>
      </w:r>
      <w:r w:rsidR="00286138" w:rsidRPr="001B666D">
        <w:rPr>
          <w:rFonts w:ascii="Times New Roman" w:hAnsi="Times New Roman" w:cs="Times New Roman"/>
        </w:rPr>
        <w:t>DEPS</w:t>
      </w:r>
      <w:r w:rsidR="007B6946" w:rsidRPr="001B666D">
        <w:rPr>
          <w:rFonts w:ascii="Times New Roman" w:hAnsi="Times New Roman" w:cs="Times New Roman"/>
        </w:rPr>
        <w:t xml:space="preserve"> as it is being developed</w:t>
      </w:r>
      <w:r w:rsidRPr="001B666D">
        <w:rPr>
          <w:rFonts w:ascii="Times New Roman" w:hAnsi="Times New Roman" w:cs="Times New Roman"/>
        </w:rPr>
        <w:t xml:space="preserve">. </w:t>
      </w:r>
      <w:r w:rsidR="00DB39A7" w:rsidRPr="001B666D">
        <w:rPr>
          <w:rFonts w:ascii="Times New Roman" w:hAnsi="Times New Roman" w:cs="Times New Roman"/>
        </w:rPr>
        <w:t xml:space="preserve">The presentation will discuss the impact that incorporating these observations has on the resulting forecast and highlight some practical issues around the use and interpretation of </w:t>
      </w:r>
      <w:r w:rsidR="00E82BBA" w:rsidRPr="001B666D">
        <w:rPr>
          <w:rFonts w:ascii="Times New Roman" w:hAnsi="Times New Roman" w:cs="Times New Roman"/>
        </w:rPr>
        <w:t xml:space="preserve">both </w:t>
      </w:r>
      <w:r w:rsidR="00DB39A7" w:rsidRPr="001B666D">
        <w:rPr>
          <w:rFonts w:ascii="Times New Roman" w:hAnsi="Times New Roman" w:cs="Times New Roman"/>
        </w:rPr>
        <w:t>quantitative satellite retrievals and advanced dispersion modelling techniques in an operational environment.</w:t>
      </w:r>
    </w:p>
    <w:p w14:paraId="07D63F90" w14:textId="4495FA99" w:rsidR="005847D3" w:rsidRDefault="005847D3" w:rsidP="001B666D">
      <w:pPr>
        <w:jc w:val="both"/>
        <w:rPr>
          <w:rFonts w:ascii="Arial" w:hAnsi="Arial" w:cs="Arial"/>
          <w:b/>
          <w:sz w:val="28"/>
          <w:szCs w:val="28"/>
        </w:rPr>
      </w:pPr>
      <w:r>
        <w:rPr>
          <w:rFonts w:ascii="Arial" w:hAnsi="Arial" w:cs="Arial"/>
          <w:b/>
          <w:sz w:val="28"/>
          <w:szCs w:val="28"/>
        </w:rPr>
        <w:t>References</w:t>
      </w:r>
    </w:p>
    <w:p w14:paraId="00BAB20C" w14:textId="26895173" w:rsidR="005847D3" w:rsidRPr="005847D3" w:rsidRDefault="005847D3" w:rsidP="005847D3">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5847D3">
        <w:rPr>
          <w:rFonts w:ascii="Times New Roman" w:hAnsi="Times New Roman" w:cs="Times New Roman"/>
          <w:noProof/>
          <w:szCs w:val="24"/>
        </w:rPr>
        <w:t xml:space="preserve">Pavolonis, M. J., J. Sieglaff, and J. L. Cintineo, 2018: Automated Volcanic Cloud Identification, Tracking, and Characterization Using JPSS and GOES-R. </w:t>
      </w:r>
      <w:r w:rsidRPr="005847D3">
        <w:rPr>
          <w:rFonts w:ascii="Times New Roman" w:hAnsi="Times New Roman" w:cs="Times New Roman"/>
          <w:i/>
          <w:iCs/>
          <w:noProof/>
          <w:szCs w:val="24"/>
        </w:rPr>
        <w:t>22nd Conference on Satellite Meteorology and Oceanography</w:t>
      </w:r>
      <w:r w:rsidRPr="005847D3">
        <w:rPr>
          <w:rFonts w:ascii="Times New Roman" w:hAnsi="Times New Roman" w:cs="Times New Roman"/>
          <w:noProof/>
          <w:szCs w:val="24"/>
        </w:rPr>
        <w:t>, Austin, Tx, AMS https://ams.confex.com/ams/98Annual/webprogram/Paper337191.html (Accessed October 22, 2018).</w:t>
      </w:r>
    </w:p>
    <w:p w14:paraId="154D21E5" w14:textId="77777777" w:rsidR="005847D3" w:rsidRPr="005847D3" w:rsidRDefault="005847D3" w:rsidP="005847D3">
      <w:pPr>
        <w:widowControl w:val="0"/>
        <w:autoSpaceDE w:val="0"/>
        <w:autoSpaceDN w:val="0"/>
        <w:adjustRightInd w:val="0"/>
        <w:spacing w:line="240" w:lineRule="auto"/>
        <w:ind w:left="480" w:hanging="480"/>
        <w:rPr>
          <w:rFonts w:ascii="Times New Roman" w:hAnsi="Times New Roman" w:cs="Times New Roman"/>
          <w:noProof/>
          <w:szCs w:val="24"/>
        </w:rPr>
      </w:pPr>
      <w:r w:rsidRPr="005847D3">
        <w:rPr>
          <w:rFonts w:ascii="Times New Roman" w:hAnsi="Times New Roman" w:cs="Times New Roman"/>
          <w:noProof/>
          <w:szCs w:val="24"/>
        </w:rPr>
        <w:t xml:space="preserve">Potts, R., C. Lucas, R. Dare, M. Manickam, A. Wain, M. Zidikheri, and A. Bear-Crozier, 2017: Development of an ensemble-based volcanic ash dispersion model for operations at the Darwin VAAC. </w:t>
      </w:r>
      <w:r w:rsidRPr="005847D3">
        <w:rPr>
          <w:rFonts w:ascii="Times New Roman" w:hAnsi="Times New Roman" w:cs="Times New Roman"/>
          <w:i/>
          <w:iCs/>
          <w:noProof/>
          <w:szCs w:val="24"/>
        </w:rPr>
        <w:t>WMO Aeronaut. Meteorol. Sci. Conf. 2017 WMO Aeronaut. Meteorol. Sci. Conf. 2017</w:t>
      </w:r>
      <w:r w:rsidRPr="005847D3">
        <w:rPr>
          <w:rFonts w:ascii="Times New Roman" w:hAnsi="Times New Roman" w:cs="Times New Roman"/>
          <w:noProof/>
          <w:szCs w:val="24"/>
        </w:rPr>
        <w:t>,.</w:t>
      </w:r>
    </w:p>
    <w:p w14:paraId="4B1A1620" w14:textId="77777777" w:rsidR="005847D3" w:rsidRPr="005847D3" w:rsidRDefault="005847D3" w:rsidP="005847D3">
      <w:pPr>
        <w:widowControl w:val="0"/>
        <w:autoSpaceDE w:val="0"/>
        <w:autoSpaceDN w:val="0"/>
        <w:adjustRightInd w:val="0"/>
        <w:spacing w:line="240" w:lineRule="auto"/>
        <w:ind w:left="480" w:hanging="480"/>
        <w:rPr>
          <w:rFonts w:ascii="Times New Roman" w:hAnsi="Times New Roman" w:cs="Times New Roman"/>
          <w:noProof/>
        </w:rPr>
      </w:pPr>
      <w:r w:rsidRPr="005847D3">
        <w:rPr>
          <w:rFonts w:ascii="Times New Roman" w:hAnsi="Times New Roman" w:cs="Times New Roman"/>
          <w:noProof/>
          <w:szCs w:val="24"/>
        </w:rPr>
        <w:t xml:space="preserve">Stein, A. F., R. R. Draxler, G. D. Rolph, B. J. B. Stunder, M. D. Cohen, and F. Ngan, 2015: NOAA’s HYSPLIT atmospheric transport and dispersion modeling system. </w:t>
      </w:r>
      <w:r w:rsidRPr="005847D3">
        <w:rPr>
          <w:rFonts w:ascii="Times New Roman" w:hAnsi="Times New Roman" w:cs="Times New Roman"/>
          <w:i/>
          <w:iCs/>
          <w:noProof/>
          <w:szCs w:val="24"/>
        </w:rPr>
        <w:t>Bull. Am. Meteorol. Soc.</w:t>
      </w:r>
      <w:r w:rsidRPr="005847D3">
        <w:rPr>
          <w:rFonts w:ascii="Times New Roman" w:hAnsi="Times New Roman" w:cs="Times New Roman"/>
          <w:noProof/>
          <w:szCs w:val="24"/>
        </w:rPr>
        <w:t xml:space="preserve">, </w:t>
      </w:r>
      <w:r w:rsidRPr="005847D3">
        <w:rPr>
          <w:rFonts w:ascii="Times New Roman" w:hAnsi="Times New Roman" w:cs="Times New Roman"/>
          <w:b/>
          <w:bCs/>
          <w:noProof/>
          <w:szCs w:val="24"/>
        </w:rPr>
        <w:t>96</w:t>
      </w:r>
      <w:r w:rsidRPr="005847D3">
        <w:rPr>
          <w:rFonts w:ascii="Times New Roman" w:hAnsi="Times New Roman" w:cs="Times New Roman"/>
          <w:noProof/>
          <w:szCs w:val="24"/>
        </w:rPr>
        <w:t>, 2059–2077, doi:10.1175/BAMS-D-14-00110.1.</w:t>
      </w:r>
    </w:p>
    <w:p w14:paraId="48BB8FE8" w14:textId="30E04379" w:rsidR="005847D3" w:rsidRPr="005847D3" w:rsidRDefault="005847D3" w:rsidP="001B666D">
      <w:pPr>
        <w:jc w:val="both"/>
        <w:rPr>
          <w:rFonts w:ascii="Times New Roman" w:hAnsi="Times New Roman" w:cs="Times New Roman"/>
        </w:rPr>
      </w:pPr>
      <w:r>
        <w:rPr>
          <w:rFonts w:ascii="Times New Roman" w:hAnsi="Times New Roman" w:cs="Times New Roman"/>
        </w:rPr>
        <w:fldChar w:fldCharType="end"/>
      </w:r>
    </w:p>
    <w:sectPr w:rsidR="005847D3" w:rsidRPr="005847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5424"/>
    <w:rsid w:val="000923C6"/>
    <w:rsid w:val="001B666D"/>
    <w:rsid w:val="00214E19"/>
    <w:rsid w:val="00231334"/>
    <w:rsid w:val="00286138"/>
    <w:rsid w:val="002869C8"/>
    <w:rsid w:val="00450A70"/>
    <w:rsid w:val="004B5424"/>
    <w:rsid w:val="005847D3"/>
    <w:rsid w:val="00655467"/>
    <w:rsid w:val="006C6D56"/>
    <w:rsid w:val="006E6A6D"/>
    <w:rsid w:val="00721B17"/>
    <w:rsid w:val="007B6946"/>
    <w:rsid w:val="00986FBB"/>
    <w:rsid w:val="00A3476B"/>
    <w:rsid w:val="00A538AE"/>
    <w:rsid w:val="00A95861"/>
    <w:rsid w:val="00DB39A7"/>
    <w:rsid w:val="00DE35F4"/>
    <w:rsid w:val="00E82BBA"/>
    <w:rsid w:val="00F1728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B24D8"/>
  <w15:chartTrackingRefBased/>
  <w15:docId w15:val="{FC9D5861-FB74-49B7-A630-99D4EFE53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B542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customXml" Target="../customXml/item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BoM Word Document" ma:contentTypeID="0x0101003C72E2A95793B445BCF48C187ECAB406005800144B63D14A4790FBE49B0316AC5A" ma:contentTypeVersion="11" ma:contentTypeDescription="BoM Document Content Type is the base content type used to control all Bureau managed word document." ma:contentTypeScope="" ma:versionID="a3b519e23f58d4680ca3b1862897a284">
  <xsd:schema xmlns:xsd="http://www.w3.org/2001/XMLSchema" xmlns:xs="http://www.w3.org/2001/XMLSchema" xmlns:p="http://schemas.microsoft.com/office/2006/metadata/properties" xmlns:ns2="040901f0-f8d9-40fb-8d58-b765ce24d9ce" xmlns:ns3="6f05b64c-469a-407b-9cd3-bd342ad01db4" targetNamespace="http://schemas.microsoft.com/office/2006/metadata/properties" ma:root="true" ma:fieldsID="d79d90afa15a46682588b6fea1e7f3db" ns2:_="" ns3:_="">
    <xsd:import namespace="040901f0-f8d9-40fb-8d58-b765ce24d9ce"/>
    <xsd:import namespace="6f05b64c-469a-407b-9cd3-bd342ad01db4"/>
    <xsd:element name="properties">
      <xsd:complexType>
        <xsd:sequence>
          <xsd:element name="documentManagement">
            <xsd:complexType>
              <xsd:all>
                <xsd:element ref="ns2:fb34f16c3c324f5e8be2b1fc76b6b3ac" minOccurs="0"/>
                <xsd:element ref="ns2:TaxCatchAll" minOccurs="0"/>
                <xsd:element ref="ns2:TaxCatchAllLabel" minOccurs="0"/>
                <xsd:element ref="ns2:TaxKeywordTaxHTField" minOccurs="0"/>
                <xsd:element ref="ns2:SiteKeyword" minOccurs="0"/>
                <xsd:element ref="ns2:FileClass" minOccurs="0"/>
                <xsd:element ref="ns2:FileCategory" minOccurs="0"/>
                <xsd:element ref="ns2:RPNumber"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0901f0-f8d9-40fb-8d58-b765ce24d9ce" elementFormDefault="qualified">
    <xsd:import namespace="http://schemas.microsoft.com/office/2006/documentManagement/types"/>
    <xsd:import namespace="http://schemas.microsoft.com/office/infopath/2007/PartnerControls"/>
    <xsd:element name="fb34f16c3c324f5e8be2b1fc76b6b3ac" ma:index="8" nillable="true" ma:taxonomy="true" ma:internalName="fb34f16c3c324f5e8be2b1fc76b6b3ac" ma:taxonomyFieldName="Record_x0020_Activity" ma:displayName="Record Activity" ma:fieldId="{fb34f16c-3c32-4f5e-8be2-b1fc76b6b3ac}" ma:sspId="ec9612d0-dc94-4ffe-ad7d-ed54524ecfd4" ma:termSetId="2edc4fbf-5846-4093-a4e9-2dc17d184c06"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c101939b-6c49-4853-b5fb-74ccb9eaf6b8}" ma:internalName="TaxCatchAll" ma:showField="CatchAllData" ma:web="040901f0-f8d9-40fb-8d58-b765ce24d9ce">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c101939b-6c49-4853-b5fb-74ccb9eaf6b8}" ma:internalName="TaxCatchAllLabel" ma:readOnly="true" ma:showField="CatchAllDataLabel" ma:web="040901f0-f8d9-40fb-8d58-b765ce24d9ce">
      <xsd:complexType>
        <xsd:complexContent>
          <xsd:extension base="dms:MultiChoiceLookup">
            <xsd:sequence>
              <xsd:element name="Value" type="dms:Lookup" maxOccurs="unbounded" minOccurs="0" nillable="true"/>
            </xsd:sequence>
          </xsd:extension>
        </xsd:complexContent>
      </xsd:complexType>
    </xsd:element>
    <xsd:element name="TaxKeywordTaxHTField" ma:index="12" nillable="true" ma:taxonomy="true" ma:internalName="TaxKeywordTaxHTField" ma:taxonomyFieldName="TaxKeyword" ma:displayName="Enterprise Keywords" ma:fieldId="{23f27201-bee3-471e-b2e7-b64fd8b7ca38}" ma:taxonomyMulti="true" ma:sspId="ec9612d0-dc94-4ffe-ad7d-ed54524ecfd4" ma:termSetId="00000000-0000-0000-0000-000000000000" ma:anchorId="00000000-0000-0000-0000-000000000000" ma:open="true" ma:isKeyword="true">
      <xsd:complexType>
        <xsd:sequence>
          <xsd:element ref="pc:Terms" minOccurs="0" maxOccurs="1"/>
        </xsd:sequence>
      </xsd:complexType>
    </xsd:element>
    <xsd:element name="SiteKeyword" ma:index="14" nillable="true" ma:displayName="Site Keyword" ma:description="Site keywords with semicolon(;) delimiter." ma:hidden="true" ma:internalName="SiteKeyword" ma:readOnly="false">
      <xsd:simpleType>
        <xsd:restriction base="dms:Text"/>
      </xsd:simpleType>
    </xsd:element>
    <xsd:element name="FileClass" ma:index="15" nillable="true" ma:displayName="File Class" ma:internalName="FileClass">
      <xsd:complexType>
        <xsd:complexContent>
          <xsd:extension base="dms:MultiChoice">
            <xsd:sequence>
              <xsd:element name="Value" maxOccurs="unbounded" minOccurs="0" nillable="true">
                <xsd:simpleType>
                  <xsd:restriction base="dms:Choice">
                    <xsd:enumeration value="advertisement"/>
                    <xsd:enumeration value="advice"/>
                    <xsd:enumeration value="agenda"/>
                    <xsd:enumeration value="agreement"/>
                    <xsd:enumeration value="alert"/>
                    <xsd:enumeration value="application"/>
                    <xsd:enumeration value="brief"/>
                    <xsd:enumeration value="bulletin"/>
                    <xsd:enumeration value="charter"/>
                    <xsd:enumeration value="checklist"/>
                    <xsd:enumeration value="contract"/>
                    <xsd:enumeration value="correspondence"/>
                    <xsd:enumeration value="course materials"/>
                    <xsd:enumeration value="data file"/>
                    <xsd:enumeration value="design"/>
                    <xsd:enumeration value="diagram"/>
                    <xsd:enumeration value="drawing"/>
                    <xsd:enumeration value="evidence"/>
                    <xsd:enumeration value="fact sheet"/>
                    <xsd:enumeration value="FAQ's"/>
                    <xsd:enumeration value="feedback"/>
                    <xsd:enumeration value="flow chart"/>
                    <xsd:enumeration value="flyer"/>
                    <xsd:enumeration value="form"/>
                    <xsd:enumeration value="graph"/>
                    <xsd:enumeration value="guide"/>
                    <xsd:enumeration value="information"/>
                    <xsd:enumeration value="instruction"/>
                    <xsd:enumeration value="Item"/>
                    <xsd:enumeration value="letter"/>
                    <xsd:enumeration value="link"/>
                    <xsd:enumeration value="manual"/>
                    <xsd:enumeration value="map"/>
                    <xsd:enumeration value="media release"/>
                    <xsd:enumeration value="memo"/>
                    <xsd:enumeration value="minutes"/>
                    <xsd:enumeration value="newsletter"/>
                    <xsd:enumeration value="notes"/>
                    <xsd:enumeration value="notice"/>
                    <xsd:enumeration value="photo"/>
                    <xsd:enumeration value="procedure"/>
                    <xsd:enumeration value="proposal"/>
                    <xsd:enumeration value="publication"/>
                    <xsd:enumeration value="quote"/>
                    <xsd:enumeration value="receipt"/>
                    <xsd:enumeration value="register"/>
                    <xsd:enumeration value="report"/>
                    <xsd:enumeration value="RFI"/>
                    <xsd:enumeration value="RFQ"/>
                    <xsd:enumeration value="roster"/>
                    <xsd:enumeration value="speech"/>
                    <xsd:enumeration value="statement"/>
                    <xsd:enumeration value="support material"/>
                    <xsd:enumeration value="survey"/>
                    <xsd:enumeration value="template"/>
                    <xsd:enumeration value="tender"/>
                    <xsd:enumeration value="transcript"/>
                    <xsd:enumeration value="video"/>
                    <xsd:enumeration value="working paper"/>
                  </xsd:restriction>
                </xsd:simpleType>
              </xsd:element>
            </xsd:sequence>
          </xsd:extension>
        </xsd:complexContent>
      </xsd:complexType>
    </xsd:element>
    <xsd:element name="FileCategory" ma:index="16" nillable="true" ma:displayName="File Category" ma:internalName="FileCategory">
      <xsd:complexType>
        <xsd:complexContent>
          <xsd:extension base="dms:MultiChoice">
            <xsd:sequence>
              <xsd:element name="Value" maxOccurs="unbounded" minOccurs="0" nillable="true">
                <xsd:simpleType>
                  <xsd:restriction base="dms:Choice">
                    <xsd:enumeration value="Administration"/>
                    <xsd:enumeration value="Budgetory"/>
                    <xsd:enumeration value="Business Analysis"/>
                    <xsd:enumeration value="Business Case"/>
                    <xsd:enumeration value="Business Transformation"/>
                    <xsd:enumeration value="Capacity Planning"/>
                    <xsd:enumeration value="Change Management"/>
                    <xsd:enumeration value="Change Request"/>
                    <xsd:enumeration value="Climate"/>
                    <xsd:enumeration value="Communications"/>
                    <xsd:enumeration value="Community Relations"/>
                    <xsd:enumeration value="Compliance"/>
                    <xsd:enumeration value="Customer Relations"/>
                    <xsd:enumeration value="Deployment"/>
                    <xsd:enumeration value="Development"/>
                    <xsd:enumeration value="Disaster Recovery"/>
                    <xsd:enumeration value="Equipment"/>
                    <xsd:enumeration value="Finance"/>
                    <xsd:enumeration value="FOI"/>
                    <xsd:enumeration value="Forecast"/>
                    <xsd:enumeration value="Governance"/>
                    <xsd:enumeration value="Hazards Warnings and Forecasts"/>
                    <xsd:enumeration value="HR"/>
                    <xsd:enumeration value="Industrial Relations"/>
                    <xsd:enumeration value="Investigation"/>
                    <xsd:enumeration value="Leadership"/>
                    <xsd:enumeration value="Legal"/>
                    <xsd:enumeration value="Marketing"/>
                    <xsd:enumeration value="Meeting Related"/>
                    <xsd:enumeration value="Ministerial"/>
                    <xsd:enumeration value="Observation"/>
                    <xsd:enumeration value="Operational"/>
                    <xsd:enumeration value="Organisational Development"/>
                    <xsd:enumeration value="People Management &amp; Development"/>
                    <xsd:enumeration value="Pilot"/>
                    <xsd:enumeration value="Planning"/>
                    <xsd:enumeration value="Policy"/>
                    <xsd:enumeration value="PR"/>
                    <xsd:enumeration value="Presentation"/>
                    <xsd:enumeration value="Procedures"/>
                    <xsd:enumeration value="Process Analysis"/>
                    <xsd:enumeration value="Procurement"/>
                    <xsd:enumeration value="Product"/>
                    <xsd:enumeration value="Project Management"/>
                    <xsd:enumeration value="Property Management"/>
                    <xsd:enumeration value="Quality"/>
                    <xsd:enumeration value="R&amp;D"/>
                    <xsd:enumeration value="Records Management"/>
                    <xsd:enumeration value="Research"/>
                    <xsd:enumeration value="Resource"/>
                    <xsd:enumeration value="Risk Assessment"/>
                    <xsd:enumeration value="Security"/>
                    <xsd:enumeration value="Statutory"/>
                    <xsd:enumeration value="Strategy"/>
                    <xsd:enumeration value="Survey"/>
                    <xsd:enumeration value="Terms of reference"/>
                    <xsd:enumeration value="Training"/>
                    <xsd:enumeration value="Travel"/>
                    <xsd:enumeration value="Water Information"/>
                    <xsd:enumeration value="Workplace Health &amp; Safety"/>
                  </xsd:restriction>
                </xsd:simpleType>
              </xsd:element>
            </xsd:sequence>
          </xsd:extension>
        </xsd:complexContent>
      </xsd:complexType>
    </xsd:element>
    <xsd:element name="RPNumber" ma:index="17" nillable="true" ma:displayName="RPNumber" ma:description="Record Number from RecordPoint." ma:hidden="true" ma:internalName="RPNumber"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05b64c-469a-407b-9cd3-bd342ad01db4" elementFormDefault="qualified">
    <xsd:import namespace="http://schemas.microsoft.com/office/2006/documentManagement/types"/>
    <xsd:import namespace="http://schemas.microsoft.com/office/infopath/2007/PartnerControls"/>
    <xsd:element name="MediaServiceMetadata" ma:index="18" nillable="true" ma:displayName="MediaServiceMetadata" ma:hidden="true" ma:internalName="MediaServiceMetadata" ma:readOnly="true">
      <xsd:simpleType>
        <xsd:restriction base="dms:Note"/>
      </xsd:simpleType>
    </xsd:element>
    <xsd:element name="MediaServiceFastMetadata" ma:index="1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fb34f16c3c324f5e8be2b1fc76b6b3ac xmlns="040901f0-f8d9-40fb-8d58-b765ce24d9ce">
      <Terms xmlns="http://schemas.microsoft.com/office/infopath/2007/PartnerControls"/>
    </fb34f16c3c324f5e8be2b1fc76b6b3ac>
    <FileClass xmlns="040901f0-f8d9-40fb-8d58-b765ce24d9ce"/>
    <TaxKeywordTaxHTField xmlns="040901f0-f8d9-40fb-8d58-b765ce24d9ce">
      <Terms xmlns="http://schemas.microsoft.com/office/infopath/2007/PartnerControls"/>
    </TaxKeywordTaxHTField>
    <TaxCatchAll xmlns="040901f0-f8d9-40fb-8d58-b765ce24d9ce"/>
    <SiteKeyword xmlns="040901f0-f8d9-40fb-8d58-b765ce24d9ce" xsi:nil="true"/>
    <FileCategory xmlns="040901f0-f8d9-40fb-8d58-b765ce24d9ce"/>
    <RPNumber xmlns="040901f0-f8d9-40fb-8d58-b765ce24d9ce" xsi:nil="true"/>
  </documentManagement>
</p:properties>
</file>

<file path=customXml/itemProps1.xml><?xml version="1.0" encoding="utf-8"?>
<ds:datastoreItem xmlns:ds="http://schemas.openxmlformats.org/officeDocument/2006/customXml" ds:itemID="{B0F09018-D004-4961-8E86-FE5AC39635D1}">
  <ds:schemaRefs>
    <ds:schemaRef ds:uri="http://schemas.openxmlformats.org/officeDocument/2006/bibliography"/>
  </ds:schemaRefs>
</ds:datastoreItem>
</file>

<file path=customXml/itemProps2.xml><?xml version="1.0" encoding="utf-8"?>
<ds:datastoreItem xmlns:ds="http://schemas.openxmlformats.org/officeDocument/2006/customXml" ds:itemID="{5B610485-3FFF-405E-8A4E-FBBE160C901A}"/>
</file>

<file path=customXml/itemProps3.xml><?xml version="1.0" encoding="utf-8"?>
<ds:datastoreItem xmlns:ds="http://schemas.openxmlformats.org/officeDocument/2006/customXml" ds:itemID="{DB5D1CC4-2EAC-44F8-BFE8-305075648CBA}"/>
</file>

<file path=customXml/itemProps4.xml><?xml version="1.0" encoding="utf-8"?>
<ds:datastoreItem xmlns:ds="http://schemas.openxmlformats.org/officeDocument/2006/customXml" ds:itemID="{B480F9C6-99AC-4CEE-9216-CD0A79737338}"/>
</file>

<file path=docProps/app.xml><?xml version="1.0" encoding="utf-8"?>
<Properties xmlns="http://schemas.openxmlformats.org/officeDocument/2006/extended-properties" xmlns:vt="http://schemas.openxmlformats.org/officeDocument/2006/docPropsVTypes">
  <Template>Normal</Template>
  <TotalTime>1</TotalTime>
  <Pages>1</Pages>
  <Words>1655</Words>
  <Characters>9437</Characters>
  <Application>Microsoft Office Word</Application>
  <DocSecurity>4</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Lucas</dc:creator>
  <cp:keywords/>
  <dc:description/>
  <cp:lastModifiedBy>Meelis Zidikheri</cp:lastModifiedBy>
  <cp:revision>2</cp:revision>
  <dcterms:created xsi:type="dcterms:W3CDTF">2018-10-22T02:02:00Z</dcterms:created>
  <dcterms:modified xsi:type="dcterms:W3CDTF">2018-10-22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teorological-society</vt:lpwstr>
  </property>
  <property fmtid="{D5CDD505-2E9C-101B-9397-08002B2CF9AE}" pid="3" name="Mendeley Recent Style Name 0_1">
    <vt:lpwstr>American Meteorolog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geophysical-research</vt:lpwstr>
  </property>
  <property fmtid="{D5CDD505-2E9C-101B-9397-08002B2CF9AE}" pid="17" name="Mendeley Recent Style Name 7_1">
    <vt:lpwstr>Journal of Geophysical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merican-meteorological-society</vt:lpwstr>
  </property>
  <property fmtid="{D5CDD505-2E9C-101B-9397-08002B2CF9AE}" pid="24" name="Mendeley Unique User Id_1">
    <vt:lpwstr>4bd251a8-a905-3a44-8433-2f6db33e7914</vt:lpwstr>
  </property>
  <property fmtid="{D5CDD505-2E9C-101B-9397-08002B2CF9AE}" pid="25" name="ContentTypeId">
    <vt:lpwstr>0x0101003C72E2A95793B445BCF48C187ECAB406005800144B63D14A4790FBE49B0316AC5A</vt:lpwstr>
  </property>
</Properties>
</file>